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6209710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962842">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5A5625" w:rsidRPr="005A5625">
        <w:rPr>
          <w:noProof/>
        </w:rPr>
        <w:t>(Poorter et al., 2015)</w:t>
      </w:r>
      <w:r w:rsidR="009A40B4">
        <w:fldChar w:fldCharType="end"/>
      </w:r>
      <w:r w:rsidR="00F43A93">
        <w:t>, two of the most threatened ecosystem features by current global environmental change.</w:t>
      </w:r>
    </w:p>
    <w:p w14:paraId="4A6F37A9" w14:textId="29BA5D09"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0178D">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Asner et al., 2014; Ticehurst, Held, &amp; Phinn, 2004)","plainTextFormattedCitation":"(Asner et al., 2014; Ticehurst, Held, &amp; Phinn, 2004)","previouslyFormattedCitation":"(Asner et al., 2014; Ticehurst, Held, &amp; Phinn, 2004)"},"properties":{"noteIndex":0},"schema":"https://github.com/citation-style-language/schema/raw/master/csl-citation.json"}</w:instrText>
      </w:r>
      <w:r w:rsidR="00567B3D">
        <w:fldChar w:fldCharType="separate"/>
      </w:r>
      <w:r w:rsidR="006401BF" w:rsidRPr="006401BF">
        <w:rPr>
          <w:noProof/>
        </w:rPr>
        <w:t>(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63B3949C"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rsidR="00A90C28">
        <w:lastRenderedPageBreak/>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3389A407"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962842">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Poorter et al., 2016)","plainTextFormattedCitation":"(Poorter et al., 2016)","previouslyFormattedCitation":"(Poorter et al., 2016)"},"properties":{"noteIndex":0},"schema":"https://github.com/citation-style-language/schema/raw/master/csl-citation.json"}</w:instrText>
      </w:r>
      <w:r w:rsidR="000B4422">
        <w:fldChar w:fldCharType="separate"/>
      </w:r>
      <w:r w:rsidR="005A5625" w:rsidRPr="005A5625">
        <w:rPr>
          <w:noProof/>
        </w:rPr>
        <w:t>(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7E23F8">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Chazdon et al., 2016; Velasco-Murguía, del Castillo, Rös, &amp; Rivera-García, 2021)","plainTextFormattedCitation":"(Chazdon et al., 2016; Velasco-Murguía, del Castillo, Rös, &amp; Rivera-García, 2021)","previouslyFormattedCitation":"(Chazdon et al., 2016; Velasco-Murguía, del Castillo, Rös, &amp; Rivera-García, 2021)"},"properties":{"noteIndex":0},"schema":"https://github.com/citation-style-language/schema/raw/master/csl-citation.json"}</w:instrText>
      </w:r>
      <w:r w:rsidR="000B4422">
        <w:fldChar w:fldCharType="separate"/>
      </w:r>
      <w:r w:rsidR="00A156DF" w:rsidRPr="00A156DF">
        <w:rPr>
          <w:noProof/>
          <w:lang w:val="es-MX"/>
        </w:rPr>
        <w:t>(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643EED">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Perfecto &amp; Vandermeer, 2008)","plainTextFormattedCitation":"(del Castillo, 2013; Gardner et al., 2009; Perfecto &amp; Vandermeer, 2008)","previouslyFormattedCitation":"(del Castillo, 2013; Gardner et al., 2009; Perfecto &amp; Vandermeer, 2008)"},"properties":{"noteIndex":0},"schema":"https://github.com/citation-style-language/schema/raw/master/csl-citation.json"}</w:instrText>
      </w:r>
      <w:r w:rsidR="00A156DF">
        <w:fldChar w:fldCharType="separate"/>
      </w:r>
      <w:r w:rsidR="00974825" w:rsidRPr="00974825">
        <w:rPr>
          <w:noProof/>
        </w:rPr>
        <w:t>(del Castillo, 2013; Gardner et al., 2009;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4DA53339"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FF5A0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Asner et al., 2014; C. Girardin et al., 2014)","plainTextFormattedCitation":"(Asner et al., 2014; C. Girardin et al., 2014)","previouslyFormattedCitation":"(Asner et al., 2014; C. Girardin et al., 2014)"},"properties":{"noteIndex":0},"schema":"https://github.com/citation-style-language/schema/raw/master/csl-citation.json"}</w:instrText>
      </w:r>
      <w:r w:rsidR="00962842">
        <w:fldChar w:fldCharType="separate"/>
      </w:r>
      <w:r w:rsidR="00962842" w:rsidRPr="00962842">
        <w:rPr>
          <w:noProof/>
        </w:rPr>
        <w:t>(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FF5A02">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Poorter et al., 2015)","plainTextFormattedCitation":"(Arasa-Gisbert et al., 2018; Poorter et al., 2015)","previouslyFormattedCitation":"(Arasa-Gisbert et al., 2018; Poorter et al., 2015)"},"properties":{"noteIndex":0},"schema":"https://github.com/citation-style-language/schema/raw/master/csl-citation.json"}</w:instrText>
      </w:r>
      <w:r w:rsidR="00FF5A02">
        <w:fldChar w:fldCharType="separate"/>
      </w:r>
      <w:r w:rsidR="00FF5A02" w:rsidRPr="00FF5A02">
        <w:rPr>
          <w:noProof/>
        </w:rPr>
        <w:t>(Arasa-Gisbert et al., 2018;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F440D8"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41ACDC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F440D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1D14A029" w:rsidR="007E5FEF" w:rsidRDefault="002B6B04">
      <w:pPr>
        <w:rPr>
          <w:i/>
          <w:iCs/>
        </w:rPr>
      </w:pPr>
      <w:r>
        <w:tab/>
      </w:r>
      <w:r w:rsidR="00464F8A">
        <w:rPr>
          <w:i/>
          <w:iCs/>
        </w:rPr>
        <w:t>Patterns of AGB along land-use and environmental gradients</w:t>
      </w:r>
      <w:r w:rsidRPr="00FD0D17">
        <w:rPr>
          <w:i/>
          <w:iCs/>
        </w:rPr>
        <w:t xml:space="preserve"> </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49E2368B"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proofErr w:type="gramStart"/>
      <w:r w:rsidR="001860BC">
        <w:t>large amounts</w:t>
      </w:r>
      <w:proofErr w:type="gramEnd"/>
      <w:r w:rsidR="001860BC">
        <w:t xml:space="preserve">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3EF5A93C"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383B1B">
        <w:t xml:space="preserve"> </w:t>
      </w:r>
      <w:r w:rsidR="00791583">
        <w:t xml:space="preserve">(refs).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refs)</w:t>
      </w:r>
      <w:r w:rsidR="00020208">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65D6296B" w14:textId="10C01F97" w:rsidR="00464F8A" w:rsidRDefault="003357A6" w:rsidP="00464F8A">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4755BFB" w14:textId="11077312" w:rsidR="00EE645E"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 (</w:t>
      </w:r>
      <w:proofErr w:type="spellStart"/>
      <w:r w:rsidR="004C17D5">
        <w:t>Malhi</w:t>
      </w:r>
      <w:proofErr w:type="spellEnd"/>
      <w:r w:rsidR="004C17D5">
        <w:t xml:space="preserve"> et al. </w:t>
      </w:r>
      <w:r w:rsidR="00975619">
        <w:t>2014, Gardner et al., 2009</w:t>
      </w:r>
      <w:r w:rsidR="00305E64">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Álvarez-Arteaga et al. </w:t>
      </w:r>
      <w:r w:rsidR="009C7E1F" w:rsidRPr="002C6FA3">
        <w:t>(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1</w:t>
      </w:r>
      <w:r w:rsidR="009F73F7">
        <w:t xml:space="preserve">) </w:t>
      </w:r>
      <w:r w:rsidR="0073074E">
        <w:t xml:space="preserve">and that obtained by </w:t>
      </w:r>
      <w:proofErr w:type="spellStart"/>
      <w:r w:rsidR="0073074E">
        <w:t>Leija-Loredo</w:t>
      </w:r>
      <w:proofErr w:type="spellEnd"/>
      <w:r w:rsidR="0073074E">
        <w:t xml:space="preserve"> et al. (2018) in Hidalgo, Mexico,</w:t>
      </w:r>
      <w:r w:rsidR="00F77D88">
        <w:t xml:space="preserve"> (29 Mg ha-1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r w:rsidR="00FC6F96">
        <w:t xml:space="preserve"> </w:t>
      </w:r>
    </w:p>
    <w:p w14:paraId="43C8D54D" w14:textId="0AFD9C2D"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w:t>
      </w:r>
      <w:r w:rsidR="003E5883">
        <w:t>2014</w:t>
      </w:r>
      <w:r w:rsidR="00FC6F96">
        <w:t xml:space="preserve">)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 xml:space="preserve">). </w:t>
      </w:r>
      <w:r w:rsidR="00F556CC">
        <w:t xml:space="preserve">These results show that forests in secondary succession can sequester carbon in </w:t>
      </w:r>
      <w:proofErr w:type="gramStart"/>
      <w:r w:rsidR="00F556CC">
        <w:t>large quantities</w:t>
      </w:r>
      <w:proofErr w:type="gramEnd"/>
      <w:r w:rsidR="00F556CC">
        <w:t xml:space="preserve">, highlighting their ecological significance (refs).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1A8C7489"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96284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C. A. J. Girardin et al., 2010)","plainTextFormattedCitation":"(Asner et al., 2014; C. A. J. Girardin et al., 2010)","previouslyFormattedCitation":"(Asner et al., 2014; C. A. J. Girardin et al., 2010)"},"properties":{"noteIndex":0},"schema":"https://github.com/citation-style-language/schema/raw/master/csl-citation.json"}</w:instrText>
      </w:r>
      <w:r w:rsidR="003832FD">
        <w:fldChar w:fldCharType="separate"/>
      </w:r>
      <w:r w:rsidR="00962842" w:rsidRPr="00962842">
        <w:rPr>
          <w:noProof/>
        </w:rPr>
        <w:t>(Asner et al., 2014; C. A. J.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3933BDD" w14:textId="7FCFE8A0" w:rsidR="00464F8A" w:rsidRDefault="003357A6">
      <w:pPr>
        <w:rPr>
          <w:i/>
          <w:iCs/>
        </w:rPr>
      </w:pPr>
      <w:r>
        <w:rPr>
          <w:i/>
          <w:iCs/>
        </w:rPr>
        <w:t>The r</w:t>
      </w:r>
      <w:r w:rsidR="00464F8A">
        <w:rPr>
          <w:i/>
          <w:iCs/>
        </w:rPr>
        <w:t>elationship between AGB and tree diversity</w:t>
      </w:r>
      <w:r>
        <w:rPr>
          <w:i/>
          <w:iCs/>
        </w:rPr>
        <w:t xml:space="preserve"> is weak and scale-dependent </w:t>
      </w:r>
      <w:r w:rsidR="00464F8A">
        <w:rPr>
          <w:i/>
          <w:iCs/>
        </w:rPr>
        <w:t xml:space="preserve"> </w:t>
      </w:r>
    </w:p>
    <w:p w14:paraId="6171590F" w14:textId="6E9DCFEA" w:rsidR="001E26C3" w:rsidRDefault="00282052">
      <w:r>
        <w:t>Although a positive relationship between AGB and tree diversity has been found in tropical forests</w:t>
      </w:r>
      <w:r w:rsidR="007E23F8">
        <w:t xml:space="preserve"> </w:t>
      </w:r>
      <w:r w:rsidR="007E23F8">
        <w:fldChar w:fldCharType="begin" w:fldLock="1"/>
      </w:r>
      <w:r w:rsidR="00974825">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mendeley":{"formattedCitation":"(Arasa-Gisbert et al., 2018)","plainTextFormattedCitation":"(Arasa-Gisbert et al., 2018)","previouslyFormattedCitation":"(Arasa-Gisbert et al., 2018)"},"properties":{"noteIndex":0},"schema":"https://github.com/citation-style-language/schema/raw/master/csl-citation.json"}</w:instrText>
      </w:r>
      <w:r w:rsidR="007E23F8">
        <w:fldChar w:fldCharType="separate"/>
      </w:r>
      <w:r w:rsidR="007E23F8" w:rsidRPr="007E23F8">
        <w:rPr>
          <w:noProof/>
        </w:rPr>
        <w:t>(Arasa-Gisbert et al., 2018)</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129882C0" w14:textId="1A2A2C79" w:rsidR="00464F8A" w:rsidRDefault="000F025D">
      <w:r>
        <w:rPr>
          <w:i/>
          <w:iCs/>
        </w:rPr>
        <w:t xml:space="preserve">Environmental and land-use gradients: </w:t>
      </w:r>
      <w:r w:rsidR="00464F8A">
        <w:rPr>
          <w:i/>
          <w:iCs/>
        </w:rPr>
        <w:t xml:space="preserve">AGB </w:t>
      </w:r>
      <w:r w:rsidR="003357A6">
        <w:rPr>
          <w:i/>
          <w:iCs/>
        </w:rPr>
        <w:t xml:space="preserve">increases with elevation </w:t>
      </w:r>
      <w:r w:rsidR="00775A86">
        <w:rPr>
          <w:i/>
          <w:iCs/>
        </w:rPr>
        <w:t xml:space="preserve">and </w:t>
      </w:r>
      <w:r w:rsidR="003357A6">
        <w:rPr>
          <w:i/>
          <w:iCs/>
        </w:rPr>
        <w:t>decreases with land-use intensity</w:t>
      </w:r>
    </w:p>
    <w:p w14:paraId="70D65EC4" w14:textId="75F4F376"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2845C3DD" w:rsidR="003B798D" w:rsidRDefault="007C5F1E" w:rsidP="00726EF1">
      <w:pPr>
        <w:ind w:firstLine="720"/>
      </w:pPr>
      <w:r>
        <w:t xml:space="preserve">In our study area, both precipitation and temperature decrease with elevation. This environmental gradient has a </w:t>
      </w:r>
      <w:proofErr w:type="gramStart"/>
      <w:r>
        <w:t>significant relationship</w:t>
      </w:r>
      <w:proofErr w:type="gramEnd"/>
      <w:r>
        <w:t xml:space="preserve">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 xml:space="preserve">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w:t>
      </w:r>
      <w:proofErr w:type="gramStart"/>
      <w:r>
        <w:t>AGB</w:t>
      </w:r>
      <w:proofErr w:type="gramEnd"/>
      <w:r>
        <w:t xml:space="preserve">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3D2AD7">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w:t>
      </w:r>
      <w:proofErr w:type="gramStart"/>
      <w:r w:rsidR="00292F5A">
        <w:t>AGB in particular, has</w:t>
      </w:r>
      <w:proofErr w:type="gramEnd"/>
      <w:r w:rsidR="00292F5A">
        <w:t xml:space="preserve">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59413751"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567B3D">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F87D39" w:rsidRPr="00F87D39">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4422"/>
    <w:rsid w:val="000B54CC"/>
    <w:rsid w:val="000C015E"/>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45B"/>
    <w:rsid w:val="001226EF"/>
    <w:rsid w:val="00123C70"/>
    <w:rsid w:val="001255A6"/>
    <w:rsid w:val="001267D5"/>
    <w:rsid w:val="00130AE9"/>
    <w:rsid w:val="00131800"/>
    <w:rsid w:val="00132807"/>
    <w:rsid w:val="00134917"/>
    <w:rsid w:val="00137628"/>
    <w:rsid w:val="00137C90"/>
    <w:rsid w:val="001424A3"/>
    <w:rsid w:val="00143A5C"/>
    <w:rsid w:val="00143E95"/>
    <w:rsid w:val="00144824"/>
    <w:rsid w:val="00146C9B"/>
    <w:rsid w:val="001473B2"/>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70E"/>
    <w:rsid w:val="00230C7A"/>
    <w:rsid w:val="002325DA"/>
    <w:rsid w:val="0023260B"/>
    <w:rsid w:val="00233CD4"/>
    <w:rsid w:val="002353C5"/>
    <w:rsid w:val="00243235"/>
    <w:rsid w:val="00246A0B"/>
    <w:rsid w:val="00247A15"/>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178D"/>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92A"/>
    <w:rsid w:val="00436AE9"/>
    <w:rsid w:val="00437350"/>
    <w:rsid w:val="00443F76"/>
    <w:rsid w:val="00447E37"/>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2C2A"/>
    <w:rsid w:val="00482E66"/>
    <w:rsid w:val="004835AE"/>
    <w:rsid w:val="004836F4"/>
    <w:rsid w:val="0048488E"/>
    <w:rsid w:val="0048621B"/>
    <w:rsid w:val="00486A20"/>
    <w:rsid w:val="00490395"/>
    <w:rsid w:val="00491AA6"/>
    <w:rsid w:val="004921C3"/>
    <w:rsid w:val="004932E4"/>
    <w:rsid w:val="00497C02"/>
    <w:rsid w:val="004A0033"/>
    <w:rsid w:val="004A19D6"/>
    <w:rsid w:val="004A3352"/>
    <w:rsid w:val="004A392D"/>
    <w:rsid w:val="004A4121"/>
    <w:rsid w:val="004A54D5"/>
    <w:rsid w:val="004A6FE9"/>
    <w:rsid w:val="004B0778"/>
    <w:rsid w:val="004B1AB9"/>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01BF"/>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5F1E"/>
    <w:rsid w:val="007C6459"/>
    <w:rsid w:val="007C6D2C"/>
    <w:rsid w:val="007D1572"/>
    <w:rsid w:val="007D1DEA"/>
    <w:rsid w:val="007D38D3"/>
    <w:rsid w:val="007D3E16"/>
    <w:rsid w:val="007D4B3A"/>
    <w:rsid w:val="007E2357"/>
    <w:rsid w:val="007E23F8"/>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DC5"/>
    <w:rsid w:val="008C3E88"/>
    <w:rsid w:val="008C58D6"/>
    <w:rsid w:val="008C5F9E"/>
    <w:rsid w:val="008C5FE4"/>
    <w:rsid w:val="008C6DB4"/>
    <w:rsid w:val="008C7903"/>
    <w:rsid w:val="008D0468"/>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1B13"/>
    <w:rsid w:val="00B13634"/>
    <w:rsid w:val="00B14A03"/>
    <w:rsid w:val="00B14B4F"/>
    <w:rsid w:val="00B1725A"/>
    <w:rsid w:val="00B17FD0"/>
    <w:rsid w:val="00B228A3"/>
    <w:rsid w:val="00B22FC6"/>
    <w:rsid w:val="00B23197"/>
    <w:rsid w:val="00B235AB"/>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6CEB"/>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B4"/>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509E"/>
    <w:rsid w:val="00E462DB"/>
    <w:rsid w:val="00E51C05"/>
    <w:rsid w:val="00E543A4"/>
    <w:rsid w:val="00E547BC"/>
    <w:rsid w:val="00E60A5D"/>
    <w:rsid w:val="00E60D84"/>
    <w:rsid w:val="00E6281A"/>
    <w:rsid w:val="00E63D10"/>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56CC"/>
    <w:rsid w:val="00F56ECE"/>
    <w:rsid w:val="00F613CF"/>
    <w:rsid w:val="00F61F99"/>
    <w:rsid w:val="00F65744"/>
    <w:rsid w:val="00F66BB2"/>
    <w:rsid w:val="00F67113"/>
    <w:rsid w:val="00F70EE6"/>
    <w:rsid w:val="00F7161F"/>
    <w:rsid w:val="00F7236D"/>
    <w:rsid w:val="00F73583"/>
    <w:rsid w:val="00F74137"/>
    <w:rsid w:val="00F75EBD"/>
    <w:rsid w:val="00F77D88"/>
    <w:rsid w:val="00F8549D"/>
    <w:rsid w:val="00F867AB"/>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54</TotalTime>
  <Pages>38</Pages>
  <Words>48092</Words>
  <Characters>274125</Characters>
  <Application>Microsoft Office Word</Application>
  <DocSecurity>0</DocSecurity>
  <Lines>2284</Lines>
  <Paragraphs>6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98</cp:revision>
  <dcterms:created xsi:type="dcterms:W3CDTF">2022-02-09T04:05:00Z</dcterms:created>
  <dcterms:modified xsi:type="dcterms:W3CDTF">2022-04-02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